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1C1249"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1C1249"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1C1249"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1C1249"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1C1249"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1C1249"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1C1249"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1C1249"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6C4E11" w:rsidRDefault="00413A68" w:rsidP="008C6076">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8C6076" w:rsidRPr="008C6076" w:rsidRDefault="008C6076" w:rsidP="008C6076">
      <w:pPr>
        <w:pStyle w:val="ListParagraph"/>
        <w:ind w:left="1080"/>
        <w:rPr>
          <w:rFonts w:ascii="Times New Roman" w:hAnsi="Times New Roman" w:cs="Times New Roman"/>
          <w:color w:val="7030A0"/>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lastRenderedPageBreak/>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1C1249"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w:t>
      </w:r>
      <w:r w:rsidR="00D724E7">
        <w:rPr>
          <w:rFonts w:ascii="Times New Roman" w:hAnsi="Times New Roman" w:cs="Times New Roman"/>
          <w:i/>
          <w:sz w:val="24"/>
          <w:lang w:val="en-US"/>
        </w:rPr>
        <w:t xml:space="preserve"> iterations </w:t>
      </w:r>
    </w:p>
    <w:p w:rsidR="00D724E7" w:rsidRDefault="00D724E7" w:rsidP="002974F1">
      <w:pPr>
        <w:pStyle w:val="ListParagraph"/>
        <w:ind w:left="0"/>
        <w:rPr>
          <w:rFonts w:ascii="Times New Roman" w:hAnsi="Times New Roman" w:cs="Times New Roman"/>
          <w:i/>
          <w:sz w:val="24"/>
          <w:lang w:val="en-US"/>
        </w:rPr>
      </w:pP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1C1249"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04297">
        <w:rPr>
          <w:rFonts w:ascii="Times New Roman" w:hAnsi="Times New Roman" w:cs="Times New Roman"/>
          <w:sz w:val="24"/>
          <w:highlight w:val="lightGray"/>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1C1249"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1C1249"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bookmarkStart w:id="0" w:name="_GoBack"/>
      <w:bookmarkEnd w:id="0"/>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3A14" w:rsidRDefault="00A43A14" w:rsidP="00C9796A">
      <w:pPr>
        <w:spacing w:after="0" w:line="240" w:lineRule="auto"/>
      </w:pPr>
      <w:r>
        <w:separator/>
      </w:r>
    </w:p>
  </w:endnote>
  <w:endnote w:type="continuationSeparator" w:id="0">
    <w:p w:rsidR="00A43A14" w:rsidRDefault="00A43A14"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1249" w:rsidRPr="00C0238A" w:rsidRDefault="001C1249"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3A14" w:rsidRDefault="00A43A14" w:rsidP="00C9796A">
      <w:pPr>
        <w:spacing w:after="0" w:line="240" w:lineRule="auto"/>
      </w:pPr>
      <w:r>
        <w:separator/>
      </w:r>
    </w:p>
  </w:footnote>
  <w:footnote w:type="continuationSeparator" w:id="0">
    <w:p w:rsidR="00A43A14" w:rsidRDefault="00A43A14"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1249" w:rsidRDefault="001C1249">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1C1249" w:rsidRDefault="001C1249">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1249" w:rsidRDefault="001C1249">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1C1249" w:rsidRDefault="001C1249">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4"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6"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9"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1"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2"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0"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2"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1"/>
  </w:num>
  <w:num w:numId="4">
    <w:abstractNumId w:val="27"/>
  </w:num>
  <w:num w:numId="5">
    <w:abstractNumId w:val="19"/>
  </w:num>
  <w:num w:numId="6">
    <w:abstractNumId w:val="8"/>
  </w:num>
  <w:num w:numId="7">
    <w:abstractNumId w:val="4"/>
  </w:num>
  <w:num w:numId="8">
    <w:abstractNumId w:val="1"/>
  </w:num>
  <w:num w:numId="9">
    <w:abstractNumId w:val="14"/>
  </w:num>
  <w:num w:numId="10">
    <w:abstractNumId w:val="18"/>
  </w:num>
  <w:num w:numId="11">
    <w:abstractNumId w:val="2"/>
  </w:num>
  <w:num w:numId="12">
    <w:abstractNumId w:val="30"/>
  </w:num>
  <w:num w:numId="13">
    <w:abstractNumId w:val="20"/>
  </w:num>
  <w:num w:numId="14">
    <w:abstractNumId w:val="33"/>
  </w:num>
  <w:num w:numId="15">
    <w:abstractNumId w:val="12"/>
  </w:num>
  <w:num w:numId="16">
    <w:abstractNumId w:val="31"/>
  </w:num>
  <w:num w:numId="17">
    <w:abstractNumId w:val="32"/>
  </w:num>
  <w:num w:numId="18">
    <w:abstractNumId w:val="17"/>
  </w:num>
  <w:num w:numId="19">
    <w:abstractNumId w:val="21"/>
  </w:num>
  <w:num w:numId="20">
    <w:abstractNumId w:val="13"/>
  </w:num>
  <w:num w:numId="21">
    <w:abstractNumId w:val="7"/>
  </w:num>
  <w:num w:numId="22">
    <w:abstractNumId w:val="28"/>
  </w:num>
  <w:num w:numId="23">
    <w:abstractNumId w:val="24"/>
  </w:num>
  <w:num w:numId="24">
    <w:abstractNumId w:val="5"/>
  </w:num>
  <w:num w:numId="25">
    <w:abstractNumId w:val="23"/>
  </w:num>
  <w:num w:numId="26">
    <w:abstractNumId w:val="9"/>
  </w:num>
  <w:num w:numId="27">
    <w:abstractNumId w:val="25"/>
  </w:num>
  <w:num w:numId="28">
    <w:abstractNumId w:val="10"/>
  </w:num>
  <w:num w:numId="29">
    <w:abstractNumId w:val="3"/>
  </w:num>
  <w:num w:numId="30">
    <w:abstractNumId w:val="26"/>
  </w:num>
  <w:num w:numId="31">
    <w:abstractNumId w:val="15"/>
  </w:num>
  <w:num w:numId="32">
    <w:abstractNumId w:val="0"/>
  </w:num>
  <w:num w:numId="33">
    <w:abstractNumId w:val="22"/>
  </w:num>
  <w:num w:numId="34">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1249"/>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0562"/>
    <w:rsid w:val="002825A3"/>
    <w:rsid w:val="002843DF"/>
    <w:rsid w:val="00290CF6"/>
    <w:rsid w:val="002974F1"/>
    <w:rsid w:val="002A0E5D"/>
    <w:rsid w:val="002C4866"/>
    <w:rsid w:val="002C5C0E"/>
    <w:rsid w:val="002C7AE1"/>
    <w:rsid w:val="002D701C"/>
    <w:rsid w:val="002F469F"/>
    <w:rsid w:val="0030760E"/>
    <w:rsid w:val="00314113"/>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4297"/>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814D0"/>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CD2"/>
    <w:rsid w:val="00897D98"/>
    <w:rsid w:val="008A69DF"/>
    <w:rsid w:val="008A6F44"/>
    <w:rsid w:val="008B2F30"/>
    <w:rsid w:val="008C4F40"/>
    <w:rsid w:val="008C6076"/>
    <w:rsid w:val="008E02B8"/>
    <w:rsid w:val="00907CD6"/>
    <w:rsid w:val="00912C9C"/>
    <w:rsid w:val="009154EA"/>
    <w:rsid w:val="0092332E"/>
    <w:rsid w:val="009255F8"/>
    <w:rsid w:val="00941286"/>
    <w:rsid w:val="00947C41"/>
    <w:rsid w:val="00953501"/>
    <w:rsid w:val="00953775"/>
    <w:rsid w:val="00975119"/>
    <w:rsid w:val="00983101"/>
    <w:rsid w:val="00985040"/>
    <w:rsid w:val="0099633F"/>
    <w:rsid w:val="009976D5"/>
    <w:rsid w:val="009A2677"/>
    <w:rsid w:val="009A3C93"/>
    <w:rsid w:val="009B0826"/>
    <w:rsid w:val="009B4660"/>
    <w:rsid w:val="009C4C6D"/>
    <w:rsid w:val="009D58DB"/>
    <w:rsid w:val="009E0A22"/>
    <w:rsid w:val="009F72B6"/>
    <w:rsid w:val="009F78E1"/>
    <w:rsid w:val="00A05366"/>
    <w:rsid w:val="00A111F0"/>
    <w:rsid w:val="00A23334"/>
    <w:rsid w:val="00A2532B"/>
    <w:rsid w:val="00A27B98"/>
    <w:rsid w:val="00A43A14"/>
    <w:rsid w:val="00A612AA"/>
    <w:rsid w:val="00A625BA"/>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307E"/>
    <w:rsid w:val="00C654C3"/>
    <w:rsid w:val="00C66F4C"/>
    <w:rsid w:val="00C80902"/>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4E7"/>
    <w:rsid w:val="00D729BB"/>
    <w:rsid w:val="00D805EC"/>
    <w:rsid w:val="00D831D4"/>
    <w:rsid w:val="00D901ED"/>
    <w:rsid w:val="00D91E1C"/>
    <w:rsid w:val="00D92C24"/>
    <w:rsid w:val="00DA3B0D"/>
    <w:rsid w:val="00DA46D2"/>
    <w:rsid w:val="00DA693C"/>
    <w:rsid w:val="00DB07B5"/>
    <w:rsid w:val="00E022AD"/>
    <w:rsid w:val="00E221D5"/>
    <w:rsid w:val="00E22596"/>
    <w:rsid w:val="00E4575A"/>
    <w:rsid w:val="00E46C86"/>
    <w:rsid w:val="00E47B93"/>
    <w:rsid w:val="00E51A49"/>
    <w:rsid w:val="00E56E0D"/>
    <w:rsid w:val="00E83AB8"/>
    <w:rsid w:val="00E8755D"/>
    <w:rsid w:val="00E90B2B"/>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A9B40B"/>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565</TotalTime>
  <Pages>67</Pages>
  <Words>24030</Words>
  <Characters>136974</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8</cp:revision>
  <dcterms:created xsi:type="dcterms:W3CDTF">2022-10-28T08:47:00Z</dcterms:created>
  <dcterms:modified xsi:type="dcterms:W3CDTF">2022-12-29T09:34:00Z</dcterms:modified>
</cp:coreProperties>
</file>